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7C32" w:rsidRPr="00292549" w:rsidRDefault="00F570C9" w:rsidP="00A25657">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DB7C32" w:rsidRPr="00292549" w:rsidRDefault="00DB7C32" w:rsidP="00B8288B">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B8288B" w:rsidRPr="00292549" w:rsidRDefault="00B8288B" w:rsidP="00B8288B">
      <w:pPr>
        <w:spacing w:line="480" w:lineRule="auto"/>
        <w:jc w:val="center"/>
        <w:rPr>
          <w:rFonts w:ascii="Times New Roman" w:hAnsi="Times New Roman" w:cs="Times New Roman"/>
          <w:b/>
          <w:sz w:val="24"/>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1A52DE" w:rsidRPr="00292549" w:rsidRDefault="00C97C58" w:rsidP="00B133B3">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Pr="00292549">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CE4365">
        <w:rPr>
          <w:rFonts w:ascii="Times New Roman" w:hAnsi="Times New Roman" w:cs="Times New Roman"/>
          <w:bCs/>
          <w:sz w:val="24"/>
          <w:szCs w:val="24"/>
        </w:rPr>
        <w:t xml:space="preserve"> </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 xml:space="preserve">supports the developer in the management and integration of models and functionalities of the application to operate accordingly. </w:t>
      </w:r>
      <w:r w:rsidR="00B133B3">
        <w:rPr>
          <w:rFonts w:ascii="Times New Roman" w:hAnsi="Times New Roman" w:cs="Times New Roman"/>
          <w:bCs/>
          <w:sz w:val="24"/>
          <w:szCs w:val="24"/>
        </w:rPr>
        <w:t>With the use of this software stack, the application would achieve its main purpose which is pr</w:t>
      </w:r>
      <w:r w:rsidR="001F0CF5">
        <w:rPr>
          <w:rFonts w:ascii="Times New Roman" w:hAnsi="Times New Roman" w:cs="Times New Roman"/>
          <w:bCs/>
          <w:sz w:val="24"/>
          <w:szCs w:val="24"/>
        </w:rPr>
        <w:t xml:space="preserve">oject promotion.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2D639F" w:rsidRPr="00292549">
        <w:rPr>
          <w:rFonts w:ascii="Times New Roman" w:hAnsi="Times New Roman" w:cs="Times New Roman"/>
          <w:sz w:val="24"/>
          <w:szCs w:val="24"/>
        </w:rPr>
        <w:t xml:space="preserve"> </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Pr="00292549">
        <w:rPr>
          <w:rFonts w:ascii="Times New Roman" w:hAnsi="Times New Roman" w:cs="Times New Roman"/>
          <w:bCs/>
          <w:sz w:val="24"/>
          <w:szCs w:val="24"/>
        </w:rPr>
        <w:t xml:space="preserve"> B</w:t>
      </w:r>
      <w:r w:rsidR="00402F22" w:rsidRPr="00292549">
        <w:rPr>
          <w:rFonts w:ascii="Times New Roman" w:hAnsi="Times New Roman" w:cs="Times New Roman"/>
          <w:bCs/>
          <w:sz w:val="24"/>
          <w:szCs w:val="24"/>
        </w:rPr>
        <w:t>etween the</w:t>
      </w:r>
      <w:r w:rsidR="00340A28">
        <w:rPr>
          <w:rFonts w:ascii="Times New Roman" w:hAnsi="Times New Roman" w:cs="Times New Roman"/>
          <w:bCs/>
          <w:sz w:val="24"/>
          <w:szCs w:val="24"/>
        </w:rPr>
        <w:t xml:space="preserve"> NGO</w:t>
      </w:r>
      <w:r w:rsidR="006D79DD" w:rsidRPr="00292549">
        <w:rPr>
          <w:rFonts w:ascii="Times New Roman" w:hAnsi="Times New Roman" w:cs="Times New Roman"/>
          <w:bCs/>
          <w:sz w:val="24"/>
          <w:szCs w:val="24"/>
        </w:rPr>
        <w:t xml:space="preserve"> of </w:t>
      </w:r>
      <w:r w:rsidRPr="00292549">
        <w:rPr>
          <w:rFonts w:ascii="Times New Roman" w:hAnsi="Times New Roman" w:cs="Times New Roman"/>
          <w:bCs/>
          <w:sz w:val="24"/>
          <w:szCs w:val="24"/>
        </w:rPr>
        <w:t>Different ASEAN countries</w:t>
      </w:r>
    </w:p>
    <w:p w:rsidR="00EF608A" w:rsidRPr="00292549" w:rsidRDefault="004C4AAA" w:rsidP="00AC0B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4F507F" w:rsidRPr="00292549">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D336C7" w:rsidRPr="00292549" w:rsidRDefault="00D336C7" w:rsidP="00A66D0E">
      <w:pPr>
        <w:tabs>
          <w:tab w:val="left" w:pos="1710"/>
          <w:tab w:val="left" w:pos="1760"/>
        </w:tabs>
        <w:autoSpaceDE w:val="0"/>
        <w:autoSpaceDN w:val="0"/>
        <w:adjustRightInd w:val="0"/>
        <w:spacing w:after="0" w:line="480" w:lineRule="auto"/>
        <w:contextualSpacing/>
        <w:jc w:val="both"/>
        <w:rPr>
          <w:rFonts w:ascii="Times New Roman" w:hAnsi="Times New Roman" w:cs="Times New Roman"/>
          <w:bCs/>
          <w:sz w:val="24"/>
          <w:szCs w:val="24"/>
        </w:rPr>
      </w:pP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7C7A2A" w:rsidRPr="00292549" w:rsidRDefault="000144FD"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B84C87" w:rsidRPr="00292549">
        <w:rPr>
          <w:rFonts w:ascii="Times New Roman" w:hAnsi="Times New Roman" w:cs="Times New Roman"/>
          <w:sz w:val="24"/>
          <w:szCs w:val="24"/>
        </w:rPr>
        <w:t xml:space="preserve">asis for recommendations are </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A470C0" w:rsidRPr="00292549" w:rsidRDefault="00A470C0"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0809B1" w:rsidRPr="00292549" w:rsidRDefault="00952064" w:rsidP="005C01A9">
      <w:pPr>
        <w:pStyle w:val="AfterPara"/>
        <w:tabs>
          <w:tab w:val="left" w:pos="660"/>
          <w:tab w:val="left" w:pos="770"/>
        </w:tabs>
        <w:ind w:left="0" w:firstLine="720"/>
      </w:pPr>
      <w:r>
        <w:t>Several NGO</w:t>
      </w:r>
      <w:r w:rsidR="00D6325C" w:rsidRPr="00292549">
        <w:t xml:space="preserve"> are collaborating with each other to provide a better project and service to the people </w:t>
      </w:r>
      <w:r w:rsidR="003D67D3"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3D67D3" w:rsidRPr="00292549">
        <w:fldChar w:fldCharType="separate"/>
      </w:r>
      <w:r w:rsidR="00D6325C" w:rsidRPr="00292549">
        <w:rPr>
          <w:noProof/>
        </w:rPr>
        <w:t>(Aniekwe et al., 2012)</w:t>
      </w:r>
      <w:r w:rsidR="003D67D3"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500B75" w:rsidRPr="00292549" w:rsidRDefault="00500B75" w:rsidP="005C01A9">
      <w:pPr>
        <w:pStyle w:val="AfterPara"/>
        <w:tabs>
          <w:tab w:val="left" w:pos="660"/>
          <w:tab w:val="left" w:pos="770"/>
        </w:tabs>
        <w:ind w:left="0" w:firstLine="720"/>
      </w:pPr>
    </w:p>
    <w:tbl>
      <w:tblPr>
        <w:tblStyle w:val="TableGrid"/>
        <w:tblW w:w="8510" w:type="dxa"/>
        <w:tblInd w:w="288" w:type="dxa"/>
        <w:tblLayout w:type="fixed"/>
        <w:tblLook w:val="04A0"/>
      </w:tblPr>
      <w:tblGrid>
        <w:gridCol w:w="1571"/>
        <w:gridCol w:w="1402"/>
        <w:gridCol w:w="1270"/>
        <w:gridCol w:w="1407"/>
        <w:gridCol w:w="1495"/>
        <w:gridCol w:w="1365"/>
      </w:tblGrid>
      <w:tr w:rsidR="00CB0578" w:rsidRPr="00292549" w:rsidTr="000E61D9">
        <w:trPr>
          <w:trHeight w:val="1304"/>
        </w:trPr>
        <w:tc>
          <w:tcPr>
            <w:tcW w:w="1571" w:type="dxa"/>
          </w:tcPr>
          <w:p w:rsidR="00CB0578" w:rsidRPr="00292549" w:rsidRDefault="003D67D3" w:rsidP="00B45744">
            <w:pPr>
              <w:spacing w:line="480" w:lineRule="auto"/>
              <w:rPr>
                <w:rFonts w:ascii="Times New Roman" w:hAnsi="Times New Roman" w:cs="Times New Roman"/>
                <w:sz w:val="20"/>
                <w:szCs w:val="20"/>
              </w:rPr>
            </w:pPr>
            <w:r w:rsidRPr="003D67D3">
              <w:rPr>
                <w:noProof/>
              </w:rPr>
              <w:pict>
                <v:line id="Straight Connector 2" o:spid="_x0000_s1031" style="position:absolute;z-index:251659264;visibility:visible;mso-width-relative:margin;mso-height-relative:margin" from="-4.2pt,1.35pt" to="61.95pt,6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" strokecolor="black [3040]" strokeweight="1pt"/>
              </w:pict>
            </w:r>
            <w:r w:rsidR="00B45744" w:rsidRPr="00292549">
              <w:rPr>
                <w:rFonts w:ascii="Times New Roman" w:hAnsi="Times New Roman" w:cs="Times New Roman"/>
                <w:sz w:val="20"/>
                <w:szCs w:val="20"/>
              </w:rPr>
              <w:t xml:space="preserve">    Application    </w:t>
            </w:r>
          </w:p>
          <w:p w:rsidR="00B45744" w:rsidRPr="00292549" w:rsidRDefault="00B45744" w:rsidP="00B45744">
            <w:pPr>
              <w:spacing w:line="480" w:lineRule="auto"/>
              <w:rPr>
                <w:rFonts w:ascii="Times New Roman" w:hAnsi="Times New Roman" w:cs="Times New Roman"/>
                <w:sz w:val="20"/>
                <w:szCs w:val="20"/>
              </w:rPr>
            </w:pPr>
          </w:p>
          <w:p w:rsidR="00B45744" w:rsidRPr="00292549" w:rsidRDefault="00B45744" w:rsidP="00B45744">
            <w:pPr>
              <w:spacing w:line="480" w:lineRule="auto"/>
              <w:rPr>
                <w:rFonts w:ascii="Times New Roman" w:hAnsi="Times New Roman" w:cs="Times New Roman"/>
                <w:sz w:val="20"/>
                <w:szCs w:val="20"/>
              </w:rPr>
            </w:pPr>
            <w:r w:rsidRPr="00292549">
              <w:rPr>
                <w:rFonts w:ascii="Times New Roman" w:hAnsi="Times New Roman" w:cs="Times New Roman"/>
                <w:sz w:val="20"/>
                <w:szCs w:val="20"/>
              </w:rPr>
              <w:t>Criteria</w:t>
            </w:r>
          </w:p>
        </w:tc>
        <w:tc>
          <w:tcPr>
            <w:tcW w:w="1402"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NGO Aid Map</w:t>
            </w:r>
          </w:p>
        </w:tc>
        <w:tc>
          <w:tcPr>
            <w:tcW w:w="1270"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idData 3.0</w:t>
            </w:r>
          </w:p>
        </w:tc>
        <w:tc>
          <w:tcPr>
            <w:tcW w:w="1407"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Direct Relief Aid Map</w:t>
            </w:r>
          </w:p>
        </w:tc>
        <w:tc>
          <w:tcPr>
            <w:tcW w:w="149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Haiti Aid Map</w:t>
            </w:r>
          </w:p>
        </w:tc>
        <w:tc>
          <w:tcPr>
            <w:tcW w:w="136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SEAN Aid Map</w:t>
            </w:r>
          </w:p>
        </w:tc>
      </w:tr>
      <w:tr w:rsidR="00CB0578" w:rsidRPr="00292549" w:rsidTr="000E61D9">
        <w:trPr>
          <w:trHeight w:val="814"/>
        </w:trPr>
        <w:tc>
          <w:tcPr>
            <w:tcW w:w="1571" w:type="dxa"/>
            <w:vAlign w:val="center"/>
          </w:tcPr>
          <w:p w:rsidR="00CB0578" w:rsidRPr="00292549" w:rsidRDefault="00C37B2A" w:rsidP="000E61D9">
            <w:pPr>
              <w:rPr>
                <w:rFonts w:ascii="Times New Roman" w:hAnsi="Times New Roman" w:cs="Times New Roman"/>
                <w:sz w:val="20"/>
              </w:rPr>
            </w:pPr>
            <w:r w:rsidRPr="00292549">
              <w:rPr>
                <w:rFonts w:ascii="Times New Roman" w:hAnsi="Times New Roman" w:cs="Times New Roman"/>
                <w:sz w:val="20"/>
              </w:rPr>
              <w:t xml:space="preserve">Updating Project </w:t>
            </w:r>
            <w:r w:rsidR="00CB0578" w:rsidRPr="00292549">
              <w:rPr>
                <w:rFonts w:ascii="Times New Roman" w:hAnsi="Times New Roman" w:cs="Times New Roman"/>
                <w:sz w:val="20"/>
              </w:rPr>
              <w:t>Details</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GO users</w:t>
            </w:r>
          </w:p>
        </w:tc>
      </w:tr>
      <w:tr w:rsidR="00CB0578" w:rsidRPr="00292549" w:rsidTr="000E61D9">
        <w:trPr>
          <w:trHeight w:val="814"/>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NGO Profile Content</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270"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07"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365" w:type="dxa"/>
            <w:vAlign w:val="center"/>
          </w:tcPr>
          <w:p w:rsidR="00CB0578" w:rsidRPr="00292549" w:rsidRDefault="002A55F2" w:rsidP="00581B9C">
            <w:pPr>
              <w:jc w:val="center"/>
              <w:rPr>
                <w:rFonts w:ascii="Times New Roman" w:hAnsi="Times New Roman" w:cs="Times New Roman"/>
                <w:sz w:val="20"/>
              </w:rPr>
            </w:pPr>
            <w:r w:rsidRPr="00292549">
              <w:rPr>
                <w:rFonts w:ascii="Times New Roman" w:hAnsi="Times New Roman" w:cs="Times New Roman"/>
                <w:sz w:val="20"/>
              </w:rPr>
              <w:t>Background, Portfolio</w:t>
            </w:r>
            <w:r w:rsidR="00CB0578" w:rsidRPr="00292549">
              <w:rPr>
                <w:rFonts w:ascii="Times New Roman" w:hAnsi="Times New Roman" w:cs="Times New Roman"/>
                <w:sz w:val="20"/>
              </w:rPr>
              <w:t>, Awards, Partners</w:t>
            </w:r>
          </w:p>
        </w:tc>
      </w:tr>
      <w:tr w:rsidR="00CB0578" w:rsidRPr="00292549" w:rsidTr="000E61D9">
        <w:trPr>
          <w:trHeight w:val="1160"/>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Media Section in Project Profile</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Photos Only</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36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Multimedia</w:t>
            </w:r>
          </w:p>
        </w:tc>
      </w:tr>
      <w:tr w:rsidR="00CB0578" w:rsidRPr="00292549" w:rsidTr="000E61D9">
        <w:trPr>
          <w:trHeight w:val="1268"/>
        </w:trPr>
        <w:tc>
          <w:tcPr>
            <w:tcW w:w="1571" w:type="dxa"/>
            <w:vAlign w:val="center"/>
          </w:tcPr>
          <w:p w:rsidR="00CB0578" w:rsidRPr="00292549" w:rsidRDefault="004A0C49" w:rsidP="000E61D9">
            <w:pPr>
              <w:rPr>
                <w:rFonts w:ascii="Times New Roman" w:hAnsi="Times New Roman" w:cs="Times New Roman"/>
                <w:sz w:val="20"/>
              </w:rPr>
            </w:pPr>
            <w:r w:rsidRPr="00292549">
              <w:rPr>
                <w:rFonts w:ascii="Times New Roman" w:hAnsi="Times New Roman" w:cs="Times New Roman"/>
                <w:sz w:val="20"/>
              </w:rPr>
              <w:t xml:space="preserve">Project </w:t>
            </w:r>
            <w:r w:rsidR="00CB0578" w:rsidRPr="00292549">
              <w:rPr>
                <w:rFonts w:ascii="Times New Roman" w:hAnsi="Times New Roman" w:cs="Times New Roman"/>
                <w:sz w:val="20"/>
              </w:rPr>
              <w:t>Collaboration medium</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Application and Invitation for collaboration</w:t>
            </w:r>
          </w:p>
        </w:tc>
      </w:tr>
      <w:tr w:rsidR="00CB0578" w:rsidRPr="00292549" w:rsidTr="000E61D9">
        <w:trPr>
          <w:trHeight w:val="1781"/>
        </w:trPr>
        <w:tc>
          <w:tcPr>
            <w:tcW w:w="1571" w:type="dxa"/>
            <w:vAlign w:val="center"/>
          </w:tcPr>
          <w:p w:rsidR="00CB0578" w:rsidRPr="00292549" w:rsidRDefault="000E61D9" w:rsidP="000E61D9">
            <w:pPr>
              <w:rPr>
                <w:rFonts w:ascii="Times New Roman" w:hAnsi="Times New Roman" w:cs="Times New Roman"/>
                <w:sz w:val="20"/>
              </w:rPr>
            </w:pPr>
            <w:r>
              <w:rPr>
                <w:rFonts w:ascii="Times New Roman" w:hAnsi="Times New Roman" w:cs="Times New Roman"/>
                <w:sz w:val="20"/>
              </w:rPr>
              <w:t>Inquiry and Communicati</w:t>
            </w:r>
            <w:r w:rsidR="00CB0578" w:rsidRPr="00292549">
              <w:rPr>
                <w:rFonts w:ascii="Times New Roman" w:hAnsi="Times New Roman" w:cs="Times New Roman"/>
                <w:sz w:val="20"/>
              </w:rPr>
              <w:t>on tool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ivate messaging, Group messaging, Project Info Report</w:t>
            </w:r>
          </w:p>
        </w:tc>
      </w:tr>
      <w:tr w:rsidR="00CB0578" w:rsidRPr="00292549" w:rsidTr="000E61D9">
        <w:trPr>
          <w:trHeight w:val="1430"/>
        </w:trPr>
        <w:tc>
          <w:tcPr>
            <w:tcW w:w="1571" w:type="dxa"/>
            <w:vAlign w:val="center"/>
          </w:tcPr>
          <w:p w:rsidR="00CB0578" w:rsidRPr="00292549" w:rsidRDefault="005720C6" w:rsidP="000E61D9">
            <w:pPr>
              <w:rPr>
                <w:rFonts w:ascii="Times New Roman" w:hAnsi="Times New Roman" w:cs="Times New Roman"/>
                <w:sz w:val="20"/>
              </w:rPr>
            </w:pPr>
            <w:r w:rsidRPr="00292549">
              <w:rPr>
                <w:rFonts w:ascii="Times New Roman" w:hAnsi="Times New Roman" w:cs="Times New Roman"/>
                <w:sz w:val="20"/>
              </w:rPr>
              <w:t>Project C</w:t>
            </w:r>
            <w:r w:rsidR="00CB0578" w:rsidRPr="00292549">
              <w:rPr>
                <w:rFonts w:ascii="Times New Roman" w:hAnsi="Times New Roman" w:cs="Times New Roman"/>
                <w:sz w:val="20"/>
              </w:rPr>
              <w:t>ollaboration Suggestions and Notification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ovides suggestions based on factors</w:t>
            </w:r>
          </w:p>
        </w:tc>
      </w:tr>
    </w:tbl>
    <w:p w:rsidR="003C51E7" w:rsidRPr="00292549" w:rsidRDefault="003D67D3" w:rsidP="007C7A2A">
      <w:pPr>
        <w:spacing w:line="360" w:lineRule="auto"/>
        <w:jc w:val="both"/>
        <w:rPr>
          <w:rFonts w:ascii="Times New Roman" w:hAnsi="Times New Roman" w:cs="Times New Roman"/>
          <w:sz w:val="24"/>
        </w:rPr>
      </w:pPr>
      <w:r>
        <w:rPr>
          <w:rFonts w:ascii="Times New Roman" w:hAnsi="Times New Roman" w:cs="Times New Roman"/>
          <w:noProof/>
          <w:sz w:val="24"/>
        </w:rPr>
        <w:pict>
          <v:shapetype id="_x0000_t202" coordsize="21600,21600" o:spt="202" path="m,l,21600r21600,l21600,xe">
            <v:stroke joinstyle="miter"/>
            <v:path gradientshapeok="t" o:connecttype="rect"/>
          </v:shapetype>
          <v:shape id="Text Box 2" o:spid="_x0000_s1032" type="#_x0000_t202" style="position:absolute;left:0;text-align:left;margin-left:2.7pt;margin-top:.4pt;width:461.65pt;height:22.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style="mso-next-textbox:#Text Box 2">
              <w:txbxContent>
                <w:p w:rsidR="003C51E7" w:rsidRDefault="003C51E7" w:rsidP="003C51E7">
                  <w:pPr>
                    <w:spacing w:line="480" w:lineRule="auto"/>
                    <w:rPr>
                      <w:rFonts w:ascii="Times New Roman" w:hAnsi="Times New Roman" w:cs="Times New Roman"/>
                      <w:sz w:val="24"/>
                      <w:szCs w:val="24"/>
                    </w:rPr>
                  </w:pPr>
                  <w:r>
                    <w:rPr>
                      <w:rFonts w:ascii="Times New Roman" w:hAnsi="Times New Roman" w:cs="Times New Roman"/>
                      <w:sz w:val="24"/>
                      <w:szCs w:val="24"/>
                    </w:rPr>
                    <w:t>Table 1. Review of Related Applications of ASEAN Aid Map</w:t>
                  </w:r>
                  <w:r w:rsidR="000132C3">
                    <w:rPr>
                      <w:rFonts w:ascii="Times New Roman" w:hAnsi="Times New Roman" w:cs="Times New Roman"/>
                      <w:sz w:val="24"/>
                      <w:szCs w:val="24"/>
                    </w:rPr>
                    <w:t>.</w:t>
                  </w:r>
                </w:p>
                <w:p w:rsidR="003C51E7" w:rsidRDefault="003C51E7" w:rsidP="003C51E7"/>
              </w:txbxContent>
            </v:textbox>
          </v:shape>
        </w:pict>
      </w:r>
    </w:p>
    <w:p w:rsidR="00500B75" w:rsidRPr="00292549" w:rsidRDefault="00500B75" w:rsidP="007C7A2A">
      <w:pPr>
        <w:spacing w:line="360" w:lineRule="auto"/>
        <w:jc w:val="both"/>
        <w:rPr>
          <w:rFonts w:ascii="Times New Roman" w:hAnsi="Times New Roman" w:cs="Times New Roman"/>
          <w:sz w:val="24"/>
        </w:rPr>
      </w:pP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FD7B36" w:rsidRPr="00292549">
        <w:rPr>
          <w:rFonts w:ascii="Times New Roman" w:hAnsi="Times New Roman" w:cs="Times New Roman"/>
          <w:sz w:val="24"/>
        </w:rPr>
        <w:t xml:space="preserve"> </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9D52DD" w:rsidRPr="00292549">
        <w:rPr>
          <w:rFonts w:ascii="Times New Roman" w:hAnsi="Times New Roman" w:cs="Times New Roman"/>
          <w:sz w:val="24"/>
        </w:rPr>
        <w:t>cts but does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w:t>
      </w:r>
      <w:r w:rsidR="007470E7" w:rsidRPr="00292549">
        <w:rPr>
          <w:rFonts w:ascii="Times New Roman" w:hAnsi="Times New Roman" w:cs="Times New Roman"/>
          <w:sz w:val="24"/>
        </w:rPr>
        <w:t xml:space="preserve"> </w:t>
      </w:r>
      <w:r w:rsidRPr="00292549">
        <w:rPr>
          <w:rFonts w:ascii="Times New Roman" w:hAnsi="Times New Roman" w:cs="Times New Roman"/>
          <w:sz w:val="24"/>
        </w:rPr>
        <w:t xml:space="preserve">photos about the progress of that project. Other related applications </w:t>
      </w:r>
      <w:r w:rsidRPr="00292549">
        <w:rPr>
          <w:rFonts w:ascii="Times New Roman" w:hAnsi="Times New Roman" w:cs="Times New Roman"/>
          <w:sz w:val="24"/>
        </w:rPr>
        <w:lastRenderedPageBreak/>
        <w:t>either only 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connections</w:t>
      </w:r>
      <w:r w:rsidR="00622850" w:rsidRPr="00292549">
        <w:rPr>
          <w:rFonts w:ascii="Times New Roman" w:hAnsi="Times New Roman" w:cs="Times New Roman"/>
          <w:sz w:val="24"/>
        </w:rPr>
        <w:t xml:space="preserve"> or collaborators. The</w:t>
      </w:r>
      <w:r w:rsidR="003C0699" w:rsidRPr="00292549">
        <w:rPr>
          <w:rFonts w:ascii="Times New Roman" w:hAnsi="Times New Roman" w:cs="Times New Roman"/>
          <w:sz w:val="24"/>
        </w:rPr>
        <w:t xml:space="preserve"> </w:t>
      </w:r>
      <w:r w:rsidR="00622850" w:rsidRPr="00292549">
        <w:rPr>
          <w:rFonts w:ascii="Times New Roman" w:hAnsi="Times New Roman" w:cs="Times New Roman"/>
          <w:sz w:val="24"/>
        </w:rPr>
        <w:t>application</w:t>
      </w:r>
      <w:r w:rsidR="003C2999" w:rsidRPr="00292549">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D96AB5" w:rsidRPr="00292549">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E563CB" w:rsidRPr="00292549">
        <w:rPr>
          <w:rFonts w:ascii="Times New Roman" w:hAnsi="Times New Roman" w:cs="Times New Roman"/>
          <w:sz w:val="24"/>
        </w:rPr>
        <w:t xml:space="preserve"> </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584932" w:rsidRPr="00292549">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292549" w:rsidRPr="00292549">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292549" w:rsidRDefault="00A470C0" w:rsidP="00005037">
      <w:pPr>
        <w:spacing w:after="0" w:line="480" w:lineRule="auto"/>
        <w:ind w:left="720" w:firstLine="720"/>
        <w:contextualSpacing/>
        <w:jc w:val="both"/>
        <w:rPr>
          <w:rFonts w:ascii="Times New Roman" w:hAnsi="Times New Roman" w:cs="Times New Roman"/>
          <w:sz w:val="24"/>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ten member states. These countries</w:t>
      </w:r>
      <w:r w:rsidR="00397C15" w:rsidRPr="00292549">
        <w:rPr>
          <w:rFonts w:ascii="Times New Roman" w:hAnsi="Times New Roman" w:cs="Times New Roman"/>
          <w:sz w:val="24"/>
          <w:szCs w:val="24"/>
        </w:rPr>
        <w:t xml:space="preserve"> are the following: Brunei Darussalam, </w:t>
      </w:r>
      <w:r w:rsidR="00397C15" w:rsidRPr="00292549">
        <w:rPr>
          <w:rFonts w:ascii="Times New Roman" w:hAnsi="Times New Roman" w:cs="Times New Roman"/>
          <w:sz w:val="24"/>
          <w:szCs w:val="24"/>
        </w:rPr>
        <w:lastRenderedPageBreak/>
        <w:t>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0C09E7" w:rsidRPr="00292549">
        <w:rPr>
          <w:rFonts w:ascii="Times New Roman" w:hAnsi="Times New Roman" w:cs="Times New Roman"/>
          <w:sz w:val="24"/>
          <w:szCs w:val="24"/>
        </w:rPr>
        <w:t xml:space="preserve">are </w:t>
      </w:r>
      <w:r w:rsidR="00D74D36" w:rsidRPr="00292549">
        <w:rPr>
          <w:rFonts w:ascii="Times New Roman" w:hAnsi="Times New Roman" w:cs="Times New Roman"/>
          <w:sz w:val="24"/>
          <w:szCs w:val="24"/>
        </w:rPr>
        <w:t>able to setup an account for their organization. They can post and show the projects that they</w:t>
      </w:r>
      <w:r w:rsidR="00DB04D2"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9E15AD" w:rsidRPr="00292549">
        <w:rPr>
          <w:rFonts w:ascii="Times New Roman" w:hAnsi="Times New Roman" w:cs="Times New Roman"/>
          <w:sz w:val="24"/>
          <w:szCs w:val="24"/>
        </w:rPr>
        <w:t xml:space="preserve">allow </w:t>
      </w:r>
      <w:r w:rsidR="00D74D36" w:rsidRPr="00292549">
        <w:rPr>
          <w:rFonts w:ascii="Times New Roman" w:hAnsi="Times New Roman" w:cs="Times New Roman"/>
          <w:sz w:val="24"/>
          <w:szCs w:val="24"/>
        </w:rPr>
        <w:t>them to apply as a project collaborator. The public may use the ASEAN Aid Map in viewing these projects without creating an account. They may also search for projects located in their state or their sector of interest. In navigating thro</w:t>
      </w:r>
      <w:r w:rsidR="00513D7E" w:rsidRPr="00292549">
        <w:rPr>
          <w:rFonts w:ascii="Times New Roman" w:hAnsi="Times New Roman" w:cs="Times New Roman"/>
          <w:sz w:val="24"/>
          <w:szCs w:val="24"/>
        </w:rPr>
        <w:t>ugh different projects, they</w:t>
      </w:r>
      <w:r w:rsidR="0082088B"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E05194" w:rsidRPr="00292549"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 xml:space="preserve">of four building blocks: MongoDB as the database platform, Express as the backend web server </w:t>
      </w:r>
      <w:r w:rsidR="004B67EA" w:rsidRPr="00292549">
        <w:rPr>
          <w:rFonts w:ascii="Times New Roman" w:hAnsi="Times New Roman" w:cs="Times New Roman"/>
          <w:sz w:val="24"/>
          <w:szCs w:val="24"/>
        </w:rPr>
        <w:lastRenderedPageBreak/>
        <w:t>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bookmarkStart w:id="0" w:name="_GoBack"/>
      <w:bookmarkEnd w:id="0"/>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500B75">
      <w:headerReference w:type="default" r:id="rId8"/>
      <w:footerReference w:type="default" r:id="rId9"/>
      <w:pgSz w:w="12240" w:h="15840"/>
      <w:pgMar w:top="1440" w:right="1440" w:bottom="1440" w:left="216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1402" w:rsidRDefault="00471402" w:rsidP="00304563">
      <w:pPr>
        <w:spacing w:after="0" w:line="240" w:lineRule="auto"/>
      </w:pPr>
      <w:r>
        <w:separator/>
      </w:r>
    </w:p>
  </w:endnote>
  <w:endnote w:type="continuationSeparator" w:id="1">
    <w:p w:rsidR="00471402" w:rsidRDefault="00471402"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4563" w:rsidRDefault="0030456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1402" w:rsidRDefault="00471402" w:rsidP="00304563">
      <w:pPr>
        <w:spacing w:after="0" w:line="240" w:lineRule="auto"/>
      </w:pPr>
      <w:r>
        <w:separator/>
      </w:r>
    </w:p>
  </w:footnote>
  <w:footnote w:type="continuationSeparator" w:id="1">
    <w:p w:rsidR="00471402" w:rsidRDefault="00471402"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E06F3D" w:rsidRDefault="003D67D3">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43671C">
          <w:rPr>
            <w:rFonts w:ascii="Times New Roman" w:hAnsi="Times New Roman" w:cs="Times New Roman"/>
            <w:noProof/>
            <w:sz w:val="24"/>
          </w:rPr>
          <w:t>9</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8"/>
  </w:num>
  <w:num w:numId="4">
    <w:abstractNumId w:val="4"/>
  </w:num>
  <w:num w:numId="5">
    <w:abstractNumId w:val="1"/>
  </w:num>
  <w:num w:numId="6">
    <w:abstractNumId w:val="0"/>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32770"/>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D3A"/>
    <w:rsid w:val="000206BF"/>
    <w:rsid w:val="00023EC8"/>
    <w:rsid w:val="000265BC"/>
    <w:rsid w:val="0003165F"/>
    <w:rsid w:val="000365A2"/>
    <w:rsid w:val="000401DA"/>
    <w:rsid w:val="00040C7A"/>
    <w:rsid w:val="00041E24"/>
    <w:rsid w:val="00044340"/>
    <w:rsid w:val="00053722"/>
    <w:rsid w:val="000545A9"/>
    <w:rsid w:val="000557AD"/>
    <w:rsid w:val="0005761B"/>
    <w:rsid w:val="00062691"/>
    <w:rsid w:val="0006505F"/>
    <w:rsid w:val="00066ABC"/>
    <w:rsid w:val="000672D3"/>
    <w:rsid w:val="0007093C"/>
    <w:rsid w:val="0007244F"/>
    <w:rsid w:val="00076B31"/>
    <w:rsid w:val="0007784F"/>
    <w:rsid w:val="000809B1"/>
    <w:rsid w:val="00081B94"/>
    <w:rsid w:val="00084598"/>
    <w:rsid w:val="00085846"/>
    <w:rsid w:val="00086C9E"/>
    <w:rsid w:val="00090E10"/>
    <w:rsid w:val="000918E9"/>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500C"/>
    <w:rsid w:val="001553C5"/>
    <w:rsid w:val="00156BE1"/>
    <w:rsid w:val="00157A86"/>
    <w:rsid w:val="00165CB5"/>
    <w:rsid w:val="00166C73"/>
    <w:rsid w:val="0017068E"/>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6C21"/>
    <w:rsid w:val="00264B33"/>
    <w:rsid w:val="00267BDF"/>
    <w:rsid w:val="00270221"/>
    <w:rsid w:val="00276CCA"/>
    <w:rsid w:val="00276DAD"/>
    <w:rsid w:val="00287513"/>
    <w:rsid w:val="00292549"/>
    <w:rsid w:val="00294262"/>
    <w:rsid w:val="002A001A"/>
    <w:rsid w:val="002A12A8"/>
    <w:rsid w:val="002A2583"/>
    <w:rsid w:val="002A2E0C"/>
    <w:rsid w:val="002A3288"/>
    <w:rsid w:val="002A55F2"/>
    <w:rsid w:val="002B3784"/>
    <w:rsid w:val="002B3BA2"/>
    <w:rsid w:val="002B6E02"/>
    <w:rsid w:val="002C169C"/>
    <w:rsid w:val="002C3C35"/>
    <w:rsid w:val="002C4202"/>
    <w:rsid w:val="002C6917"/>
    <w:rsid w:val="002D1036"/>
    <w:rsid w:val="002D4FE2"/>
    <w:rsid w:val="002D639F"/>
    <w:rsid w:val="002E4C52"/>
    <w:rsid w:val="002E7462"/>
    <w:rsid w:val="002F39B2"/>
    <w:rsid w:val="002F66FF"/>
    <w:rsid w:val="0030248F"/>
    <w:rsid w:val="003044BA"/>
    <w:rsid w:val="00304563"/>
    <w:rsid w:val="0031747C"/>
    <w:rsid w:val="0032387D"/>
    <w:rsid w:val="003249FF"/>
    <w:rsid w:val="00326040"/>
    <w:rsid w:val="00330793"/>
    <w:rsid w:val="00340A28"/>
    <w:rsid w:val="003440B4"/>
    <w:rsid w:val="00347338"/>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6D8B"/>
    <w:rsid w:val="0042198E"/>
    <w:rsid w:val="00423BD2"/>
    <w:rsid w:val="0043671C"/>
    <w:rsid w:val="00436CFA"/>
    <w:rsid w:val="00444511"/>
    <w:rsid w:val="00446E49"/>
    <w:rsid w:val="00447197"/>
    <w:rsid w:val="0045051B"/>
    <w:rsid w:val="00451702"/>
    <w:rsid w:val="00451BD4"/>
    <w:rsid w:val="00466CE4"/>
    <w:rsid w:val="00466F0A"/>
    <w:rsid w:val="00467305"/>
    <w:rsid w:val="00470199"/>
    <w:rsid w:val="00471402"/>
    <w:rsid w:val="00473271"/>
    <w:rsid w:val="004754D5"/>
    <w:rsid w:val="00493220"/>
    <w:rsid w:val="004946E9"/>
    <w:rsid w:val="004A0629"/>
    <w:rsid w:val="004A0C49"/>
    <w:rsid w:val="004A4DEE"/>
    <w:rsid w:val="004A4F14"/>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4BD6"/>
    <w:rsid w:val="005466AA"/>
    <w:rsid w:val="005469A7"/>
    <w:rsid w:val="005543D8"/>
    <w:rsid w:val="005610F3"/>
    <w:rsid w:val="005720C6"/>
    <w:rsid w:val="005722D9"/>
    <w:rsid w:val="00576F83"/>
    <w:rsid w:val="00577329"/>
    <w:rsid w:val="00577372"/>
    <w:rsid w:val="00577D27"/>
    <w:rsid w:val="00584932"/>
    <w:rsid w:val="00584BE1"/>
    <w:rsid w:val="00587E7D"/>
    <w:rsid w:val="005962D5"/>
    <w:rsid w:val="005A1BE4"/>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60589"/>
    <w:rsid w:val="00660730"/>
    <w:rsid w:val="00661635"/>
    <w:rsid w:val="00661836"/>
    <w:rsid w:val="00673D04"/>
    <w:rsid w:val="0068147A"/>
    <w:rsid w:val="00681E90"/>
    <w:rsid w:val="00681ECD"/>
    <w:rsid w:val="00683FAC"/>
    <w:rsid w:val="00684ACE"/>
    <w:rsid w:val="006A2889"/>
    <w:rsid w:val="006A2C15"/>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5F06"/>
    <w:rsid w:val="00766DB7"/>
    <w:rsid w:val="00773B97"/>
    <w:rsid w:val="0077735D"/>
    <w:rsid w:val="00782516"/>
    <w:rsid w:val="00784FE3"/>
    <w:rsid w:val="00785992"/>
    <w:rsid w:val="00787B70"/>
    <w:rsid w:val="007938EE"/>
    <w:rsid w:val="00796A63"/>
    <w:rsid w:val="0079791E"/>
    <w:rsid w:val="00797AB9"/>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3F6"/>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41AC"/>
    <w:rsid w:val="009547F3"/>
    <w:rsid w:val="0095485E"/>
    <w:rsid w:val="00957029"/>
    <w:rsid w:val="00957EC2"/>
    <w:rsid w:val="00963A21"/>
    <w:rsid w:val="00963B1C"/>
    <w:rsid w:val="00964245"/>
    <w:rsid w:val="00970FDD"/>
    <w:rsid w:val="00971AFC"/>
    <w:rsid w:val="009827AA"/>
    <w:rsid w:val="00982B81"/>
    <w:rsid w:val="00985398"/>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30C6"/>
    <w:rsid w:val="00A24AC0"/>
    <w:rsid w:val="00A2501C"/>
    <w:rsid w:val="00A25657"/>
    <w:rsid w:val="00A25A80"/>
    <w:rsid w:val="00A262C9"/>
    <w:rsid w:val="00A32C5E"/>
    <w:rsid w:val="00A37C62"/>
    <w:rsid w:val="00A41983"/>
    <w:rsid w:val="00A4288D"/>
    <w:rsid w:val="00A45733"/>
    <w:rsid w:val="00A470C0"/>
    <w:rsid w:val="00A47D71"/>
    <w:rsid w:val="00A63420"/>
    <w:rsid w:val="00A66D0E"/>
    <w:rsid w:val="00A734EC"/>
    <w:rsid w:val="00A736B9"/>
    <w:rsid w:val="00A74DEB"/>
    <w:rsid w:val="00A7504C"/>
    <w:rsid w:val="00A7505C"/>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B009A4"/>
    <w:rsid w:val="00B055BB"/>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8288B"/>
    <w:rsid w:val="00B82F78"/>
    <w:rsid w:val="00B84C87"/>
    <w:rsid w:val="00B859FF"/>
    <w:rsid w:val="00B91544"/>
    <w:rsid w:val="00B96405"/>
    <w:rsid w:val="00BA57BB"/>
    <w:rsid w:val="00BA689F"/>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E66"/>
    <w:rsid w:val="00C2502E"/>
    <w:rsid w:val="00C27E4A"/>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21AF"/>
    <w:rsid w:val="00C82C14"/>
    <w:rsid w:val="00C8447C"/>
    <w:rsid w:val="00C8640D"/>
    <w:rsid w:val="00C93D84"/>
    <w:rsid w:val="00C94DFF"/>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11FE3"/>
    <w:rsid w:val="00D17215"/>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E0A1F"/>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511D3"/>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5809"/>
    <w:rsid w:val="00FB080F"/>
    <w:rsid w:val="00FB19A6"/>
    <w:rsid w:val="00FB6C67"/>
    <w:rsid w:val="00FC2EA3"/>
    <w:rsid w:val="00FC5413"/>
    <w:rsid w:val="00FC70C6"/>
    <w:rsid w:val="00FD1128"/>
    <w:rsid w:val="00FD14C0"/>
    <w:rsid w:val="00FD1C12"/>
    <w:rsid w:val="00FD64EB"/>
    <w:rsid w:val="00FD7B36"/>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ACAF5-ECB6-4BB8-821D-37D8E68A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TotalTime>
  <Pages>10</Pages>
  <Words>2743</Words>
  <Characters>15641</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36</cp:revision>
  <dcterms:created xsi:type="dcterms:W3CDTF">2016-07-24T07:17:00Z</dcterms:created>
  <dcterms:modified xsi:type="dcterms:W3CDTF">2017-02-09T15:26:00Z</dcterms:modified>
</cp:coreProperties>
</file>